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AC98A58" w14:textId="533B6294" w:rsidR="00A04B4F" w:rsidRDefault="0038267B">
      <w:pPr>
        <w:pStyle w:val="Ttulo1"/>
      </w:pPr>
      <w:r>
        <w:t xml:space="preserve">4. </w:t>
      </w:r>
      <w:r w:rsidR="007C664B">
        <w:t>Técnicas y herramientas</w:t>
      </w:r>
    </w:p>
    <w:p w14:paraId="5C91B94A" w14:textId="6F05BF30" w:rsidR="00A04B4F" w:rsidRDefault="007C664B" w:rsidP="00545D93">
      <w:pPr>
        <w:pStyle w:val="UBUcuerpoTrabajo"/>
      </w:pPr>
      <w:r>
        <w:t>Est</w:t>
      </w:r>
      <w:r w:rsidR="00545D93">
        <w:t xml:space="preserve">e apartado </w:t>
      </w:r>
      <w:r>
        <w:t xml:space="preserve">de la memoria tiene como objetivo presentar las técnicas metodológicas y las herramientas de desarrollo que se han utilizado para llevar a cabo el proyecto. </w:t>
      </w:r>
    </w:p>
    <w:p w14:paraId="143E8F49" w14:textId="65117088" w:rsidR="0038267B" w:rsidRPr="0038267B" w:rsidRDefault="0038267B" w:rsidP="0038267B">
      <w:pPr>
        <w:pStyle w:val="Ttulo2"/>
      </w:pPr>
      <w:r>
        <w:t xml:space="preserve">4.1 </w:t>
      </w:r>
      <w:r w:rsidR="007C664B">
        <w:t>Metodología</w:t>
      </w:r>
      <w:r w:rsidR="00C2429F">
        <w:t xml:space="preserve"> </w:t>
      </w:r>
      <w:r w:rsidR="00545D93">
        <w:t xml:space="preserve"> </w:t>
      </w:r>
    </w:p>
    <w:p w14:paraId="4CE716EB" w14:textId="28CB63E8" w:rsidR="00A04B4F" w:rsidRDefault="00545D93" w:rsidP="0038267B">
      <w:pPr>
        <w:pStyle w:val="Ttulo3"/>
      </w:pPr>
      <w:r>
        <w:t>Scrum.</w:t>
      </w:r>
    </w:p>
    <w:p w14:paraId="1DC48E3B" w14:textId="48D69088" w:rsidR="003C06A3" w:rsidRDefault="003C06A3">
      <w:pPr>
        <w:pStyle w:val="UBUcuerpoTrabajo"/>
      </w:pPr>
      <w:r>
        <w:t xml:space="preserve">Scrum es un marco de desarrollo enfocado en </w:t>
      </w:r>
      <w:r w:rsidR="00BF778F">
        <w:t xml:space="preserve">crear </w:t>
      </w:r>
      <w:r>
        <w:t xml:space="preserve">software funcional en </w:t>
      </w:r>
      <w:r w:rsidR="00BF778F">
        <w:t>ciclos cuyo principal objetivo es abordar problemas complejos</w:t>
      </w:r>
      <w:r w:rsidR="00304805">
        <w:t xml:space="preserve">. Esto permite tener un </w:t>
      </w:r>
      <w:r w:rsidR="00BF778F">
        <w:t xml:space="preserve">mayor control sobre la versión final pudiendo tener la oportunidad de adaptar o cambiar el desarrollo de forma continua. </w:t>
      </w:r>
    </w:p>
    <w:p w14:paraId="6A739DD3" w14:textId="77777777" w:rsidR="0041568B" w:rsidRDefault="0041568B">
      <w:pPr>
        <w:pStyle w:val="UBUcuerpoTrabajo"/>
      </w:pPr>
    </w:p>
    <w:p w14:paraId="61CE7B91" w14:textId="44A238BC" w:rsidR="0041568B" w:rsidRDefault="00A67024" w:rsidP="003C06A3">
      <w:pPr>
        <w:pStyle w:val="UBUcuerpoTrabajo"/>
      </w:pPr>
      <w:r>
        <w:t>La</w:t>
      </w:r>
      <w:r w:rsidR="003C06A3">
        <w:t xml:space="preserve"> metodología </w:t>
      </w:r>
      <w:r w:rsidR="0041568B">
        <w:t>sigue</w:t>
      </w:r>
      <w:r w:rsidR="003C06A3">
        <w:t xml:space="preserve"> una </w:t>
      </w:r>
      <w:r w:rsidR="00021BBE">
        <w:t>estructura cíclica</w:t>
      </w:r>
      <w:r w:rsidR="00C80EED">
        <w:t xml:space="preserve"> que se repite hasta finalizar el proyecto:</w:t>
      </w:r>
    </w:p>
    <w:p w14:paraId="1976520D" w14:textId="77777777" w:rsidR="0041568B" w:rsidRDefault="00021BBE" w:rsidP="00C80EED">
      <w:pPr>
        <w:pStyle w:val="UBUcuerpoTrabajo"/>
        <w:numPr>
          <w:ilvl w:val="0"/>
          <w:numId w:val="1"/>
        </w:numPr>
      </w:pPr>
      <w:r>
        <w:t>Se selecciona un</w:t>
      </w:r>
      <w:r w:rsidR="00BF778F">
        <w:t xml:space="preserve">o o varios problemas </w:t>
      </w:r>
      <w:r>
        <w:t xml:space="preserve">que </w:t>
      </w:r>
      <w:r w:rsidR="00BF778F">
        <w:t>deban ser tratados</w:t>
      </w:r>
      <w:r w:rsidR="00304805">
        <w:t xml:space="preserve"> y</w:t>
      </w:r>
      <w:r w:rsidR="00BF778F">
        <w:t xml:space="preserve"> se dividen en tareas más asequibles que puedan ser realizadas en un marco temporal muy concreto</w:t>
      </w:r>
      <w:r w:rsidR="00304805">
        <w:t>, también denominados sprint</w:t>
      </w:r>
      <w:r w:rsidR="00BF778F">
        <w:t xml:space="preserve">. </w:t>
      </w:r>
    </w:p>
    <w:p w14:paraId="2513C575" w14:textId="0092C8DD" w:rsidR="00C80EED" w:rsidRDefault="0041568B" w:rsidP="00C80EED">
      <w:pPr>
        <w:pStyle w:val="UBUcuerpoTrabajo"/>
        <w:numPr>
          <w:ilvl w:val="0"/>
          <w:numId w:val="1"/>
        </w:numPr>
      </w:pPr>
      <w:r>
        <w:t xml:space="preserve">El equipo se reúne al finalizar un sprint para llevar un seguimiento de las tareas realizadas, ajustar expectativas y programar el siguiente sprint. </w:t>
      </w:r>
    </w:p>
    <w:p w14:paraId="55D46682" w14:textId="77777777" w:rsidR="00146CC7" w:rsidRDefault="00146CC7" w:rsidP="00146CC7">
      <w:pPr>
        <w:pStyle w:val="UBUcuerpoTrabajo"/>
      </w:pPr>
    </w:p>
    <w:p w14:paraId="0D451A92" w14:textId="593AA172" w:rsidR="00146CC7" w:rsidRDefault="00146CC7" w:rsidP="00146CC7">
      <w:pPr>
        <w:pStyle w:val="Ttulo3"/>
      </w:pPr>
      <w:r>
        <w:t>Kanban</w:t>
      </w:r>
      <w:r w:rsidR="0017768A">
        <w:t>.</w:t>
      </w:r>
    </w:p>
    <w:p w14:paraId="7AEED791" w14:textId="2F1905FE" w:rsidR="00F809EC" w:rsidRDefault="00F809EC" w:rsidP="00F809EC">
      <w:pPr>
        <w:pStyle w:val="UBUcuerpoTrabajo"/>
      </w:pPr>
    </w:p>
    <w:p w14:paraId="67CC6A8F" w14:textId="37FBDD64" w:rsidR="003C06A3" w:rsidRDefault="003C06A3" w:rsidP="003C06A3">
      <w:pPr>
        <w:pStyle w:val="UBUcuerpoTrabajo"/>
      </w:pPr>
    </w:p>
    <w:p w14:paraId="546907DD" w14:textId="7C124C98" w:rsidR="0014601D" w:rsidRDefault="001271B7" w:rsidP="00146CC7">
      <w:pPr>
        <w:pStyle w:val="Ttulo2"/>
      </w:pPr>
      <w:r>
        <w:t>Técnica</w:t>
      </w:r>
      <w:r w:rsidR="0014601D">
        <w:t xml:space="preserve"> pomodoro. </w:t>
      </w:r>
    </w:p>
    <w:p w14:paraId="7437BA1D" w14:textId="77777777" w:rsidR="0014601D" w:rsidRDefault="0014601D" w:rsidP="003C06A3">
      <w:pPr>
        <w:pStyle w:val="UBUcuerpoTrabajo"/>
      </w:pPr>
    </w:p>
    <w:p w14:paraId="58EB20A3" w14:textId="61D83400" w:rsidR="0014601D" w:rsidRDefault="00F809EC" w:rsidP="003C06A3">
      <w:pPr>
        <w:pStyle w:val="UBUcuerpoTrabajo"/>
      </w:pPr>
      <w:r>
        <w:t>Durante todo el desarrollo del p</w:t>
      </w:r>
      <w:r w:rsidR="00610FF1">
        <w:t xml:space="preserve">royecto se ha usado </w:t>
      </w:r>
      <w:r w:rsidR="009C0F97">
        <w:t>una interfaz web</w:t>
      </w:r>
      <w:r w:rsidR="0021294B">
        <w:rPr>
          <w:rStyle w:val="Refdenotaalfinal"/>
        </w:rPr>
        <w:endnoteReference w:id="1"/>
      </w:r>
      <w:r w:rsidR="009C0F97">
        <w:t xml:space="preserve"> para seguir </w:t>
      </w:r>
      <w:r w:rsidR="00610FF1">
        <w:t>la técnica pomodoro. Su</w:t>
      </w:r>
      <w:r>
        <w:t xml:space="preserve"> </w:t>
      </w:r>
      <w:r w:rsidR="0014601D">
        <w:t xml:space="preserve">objetivo </w:t>
      </w:r>
      <w:r w:rsidR="00610FF1">
        <w:t xml:space="preserve">es </w:t>
      </w:r>
      <w:r w:rsidR="0014601D">
        <w:t xml:space="preserve">mejorar la concentración y tener una administración del tiempo </w:t>
      </w:r>
      <w:r w:rsidR="00610FF1">
        <w:t>óptima. P</w:t>
      </w:r>
      <w:r>
        <w:t>ara ello divide la carga de trabajo en periodos de 25 minutos de trabajo intenso</w:t>
      </w:r>
      <w:r w:rsidR="00610FF1">
        <w:t xml:space="preserve"> - denominados </w:t>
      </w:r>
      <w:r w:rsidR="00610FF1" w:rsidRPr="00610FF1">
        <w:rPr>
          <w:i/>
          <w:iCs/>
        </w:rPr>
        <w:t>pomodoros</w:t>
      </w:r>
      <w:r w:rsidR="00610FF1">
        <w:t xml:space="preserve"> -</w:t>
      </w:r>
      <w:r>
        <w:t xml:space="preserve"> seguidos por 5 minutos de descanso</w:t>
      </w:r>
      <w:r w:rsidR="00610FF1">
        <w:t xml:space="preserve">. Tras 4 pomodoros el tiempo de descanso será de 30 minutos. </w:t>
      </w:r>
    </w:p>
    <w:p w14:paraId="3D96B2DC" w14:textId="77777777" w:rsidR="00611FE0" w:rsidRDefault="00611FE0">
      <w:pPr>
        <w:pStyle w:val="UBUcuerpoTrabajo"/>
      </w:pPr>
    </w:p>
    <w:p w14:paraId="118C0EE2" w14:textId="5C386BF8" w:rsidR="00C2429F" w:rsidRDefault="0038267B" w:rsidP="0038267B">
      <w:pPr>
        <w:pStyle w:val="Ttulo2"/>
      </w:pPr>
      <w:r>
        <w:t xml:space="preserve">4.2. </w:t>
      </w:r>
      <w:r w:rsidR="00C2429F">
        <w:t xml:space="preserve">Herramientas </w:t>
      </w:r>
    </w:p>
    <w:p w14:paraId="6BC8D5AE" w14:textId="12BA6F06" w:rsidR="00C2429F" w:rsidRDefault="00C2429F">
      <w:pPr>
        <w:pStyle w:val="UBUcuerpoTrabajo"/>
      </w:pPr>
    </w:p>
    <w:p w14:paraId="1541F87F" w14:textId="7F14E81E" w:rsidR="00C2429F" w:rsidRDefault="00C2429F">
      <w:pPr>
        <w:pStyle w:val="UBUcuerpoTrabajo"/>
      </w:pPr>
      <w:r>
        <w:t xml:space="preserve">Gestion de repositorio. </w:t>
      </w:r>
    </w:p>
    <w:p w14:paraId="6019CC6B" w14:textId="58C41915" w:rsidR="00BF778F" w:rsidRDefault="00BF778F">
      <w:pPr>
        <w:pStyle w:val="UBUcuerpoTrabajo"/>
      </w:pPr>
    </w:p>
    <w:p w14:paraId="76033043" w14:textId="71D8303A" w:rsidR="00BF778F" w:rsidRDefault="00BF778F">
      <w:pPr>
        <w:pStyle w:val="UBUcuerpoTrabajo"/>
      </w:pPr>
      <w:r>
        <w:t>Git</w:t>
      </w:r>
      <w:r w:rsidR="00146CC7">
        <w:t>- Git</w:t>
      </w:r>
      <w:r>
        <w:t xml:space="preserve">Hub. </w:t>
      </w:r>
    </w:p>
    <w:p w14:paraId="1394EBC8" w14:textId="22C399D7" w:rsidR="00F809EC" w:rsidRDefault="00F809EC">
      <w:pPr>
        <w:pStyle w:val="UBUcuerpoTrabajo"/>
      </w:pPr>
    </w:p>
    <w:p w14:paraId="44F1932A" w14:textId="0B4A07C0" w:rsidR="00157815" w:rsidRDefault="00157815">
      <w:pPr>
        <w:pStyle w:val="UBUcuerpoTrabajo"/>
      </w:pPr>
      <w:r>
        <w:t xml:space="preserve">GitHub </w:t>
      </w:r>
      <w:r w:rsidR="00146CC7">
        <w:t xml:space="preserve">es un software de gestión de versiones. </w:t>
      </w:r>
    </w:p>
    <w:p w14:paraId="76AB1BD4" w14:textId="77777777" w:rsidR="00F809EC" w:rsidRDefault="00F809EC">
      <w:pPr>
        <w:pStyle w:val="UBUcuerpoTrabajo"/>
      </w:pPr>
    </w:p>
    <w:p w14:paraId="66532118" w14:textId="6EEF1BAC" w:rsidR="00545D93" w:rsidRDefault="00545D93">
      <w:pPr>
        <w:pStyle w:val="UBUcuerpoTrabajo"/>
      </w:pPr>
      <w:r>
        <w:t>Control de versiones – GitHub</w:t>
      </w:r>
    </w:p>
    <w:p w14:paraId="66057BE9" w14:textId="7D405728" w:rsidR="00BF778F" w:rsidRDefault="00BF778F">
      <w:pPr>
        <w:pStyle w:val="UBUcuerpoTrabajo"/>
      </w:pPr>
    </w:p>
    <w:p w14:paraId="285C9A8F" w14:textId="2EBCE36A" w:rsidR="00593C62" w:rsidRDefault="00593C62">
      <w:pPr>
        <w:pStyle w:val="UBUcuerpoTrabajo"/>
      </w:pPr>
      <w:r>
        <w:t xml:space="preserve">Alternativas. </w:t>
      </w:r>
    </w:p>
    <w:p w14:paraId="1F6D2ABB" w14:textId="77777777" w:rsidR="00593C62" w:rsidRDefault="00593C62">
      <w:pPr>
        <w:pStyle w:val="UBUcuerpoTrabajo"/>
      </w:pPr>
    </w:p>
    <w:p w14:paraId="00595A07" w14:textId="77777777" w:rsidR="00593C62" w:rsidRDefault="00593C62">
      <w:pPr>
        <w:pStyle w:val="UBUcuerpoTrabajo"/>
      </w:pPr>
    </w:p>
    <w:p w14:paraId="1BE5BCF8" w14:textId="2531A980" w:rsidR="00593C62" w:rsidRDefault="00593C62">
      <w:pPr>
        <w:pStyle w:val="UBUcuerpoTrabajo"/>
      </w:pPr>
      <w:r>
        <w:t xml:space="preserve">Motivación. </w:t>
      </w:r>
    </w:p>
    <w:p w14:paraId="7F6E998A" w14:textId="77416898" w:rsidR="00BF778F" w:rsidRDefault="00BF778F">
      <w:pPr>
        <w:pStyle w:val="UBUcuerpoTrabajo"/>
      </w:pPr>
      <w:r>
        <w:t>GitHub cuenta con una aplicación de escritorio</w:t>
      </w:r>
      <w:r w:rsidR="00146CC7">
        <w:t xml:space="preserve"> (GitHub Desktop)</w:t>
      </w:r>
      <w:r w:rsidR="00593C62">
        <w:t xml:space="preserve"> que simplifica considerablemente la gestión del código. </w:t>
      </w:r>
    </w:p>
    <w:p w14:paraId="534DFC78" w14:textId="77777777" w:rsidR="00BF778F" w:rsidRDefault="00BF778F">
      <w:pPr>
        <w:pStyle w:val="UBUcuerpoTrabajo"/>
      </w:pPr>
    </w:p>
    <w:p w14:paraId="1269608F" w14:textId="04B9C763" w:rsidR="00545D93" w:rsidRDefault="00545D93">
      <w:pPr>
        <w:pStyle w:val="UBUcuerpoTrabajo"/>
      </w:pPr>
      <w:r>
        <w:t>Gestion de proyecto – ZenHub.</w:t>
      </w:r>
      <w:r w:rsidR="00E7060E">
        <w:t xml:space="preserve"> Jira. </w:t>
      </w:r>
    </w:p>
    <w:p w14:paraId="6622CAD9" w14:textId="49E712BB" w:rsidR="00E7060E" w:rsidRDefault="00E7060E">
      <w:pPr>
        <w:pStyle w:val="UBUcuerpoTrabajo"/>
      </w:pPr>
      <w:r>
        <w:lastRenderedPageBreak/>
        <w:t xml:space="preserve">Zenhub tiene mejores funcionalidads. </w:t>
      </w:r>
    </w:p>
    <w:p w14:paraId="24400154" w14:textId="467FBD05" w:rsidR="00593C62" w:rsidRDefault="00593C62">
      <w:pPr>
        <w:pStyle w:val="UBUcuerpoTrabajo"/>
      </w:pPr>
    </w:p>
    <w:p w14:paraId="2D8349ED" w14:textId="77777777" w:rsidR="00593C62" w:rsidRDefault="00593C62">
      <w:pPr>
        <w:pStyle w:val="UBUcuerpoTrabajo"/>
      </w:pPr>
    </w:p>
    <w:p w14:paraId="37934E79" w14:textId="29363BFE" w:rsidR="00C2429F" w:rsidRDefault="00C2429F">
      <w:pPr>
        <w:pStyle w:val="UBUcuerpoTrabajo"/>
      </w:pPr>
    </w:p>
    <w:p w14:paraId="20A8566B" w14:textId="345A3960" w:rsidR="00C2429F" w:rsidRDefault="00C2429F">
      <w:pPr>
        <w:pStyle w:val="UBUcuerpoTrabajo"/>
      </w:pPr>
      <w:r>
        <w:t>Desarrollo.</w:t>
      </w:r>
    </w:p>
    <w:p w14:paraId="352AB968" w14:textId="6B72C1A8" w:rsidR="00545D93" w:rsidRDefault="00545D93">
      <w:pPr>
        <w:pStyle w:val="UBUcuerpoTrabajo"/>
      </w:pPr>
      <w:r>
        <w:t xml:space="preserve">Lenguaje de programación </w:t>
      </w:r>
      <w:r w:rsidR="00C2429F">
        <w:t>– Python.</w:t>
      </w:r>
    </w:p>
    <w:p w14:paraId="2C7C3541" w14:textId="3413D5C2" w:rsidR="006473AD" w:rsidRDefault="006473AD">
      <w:pPr>
        <w:pStyle w:val="UBUcuerpoTrabajo"/>
      </w:pPr>
    </w:p>
    <w:p w14:paraId="54C28F04" w14:textId="77777777" w:rsidR="006473AD" w:rsidRDefault="006473AD">
      <w:pPr>
        <w:pStyle w:val="UBUcuerpoTrabajo"/>
      </w:pPr>
      <w:r>
        <w:t xml:space="preserve">Se elegió Python por su versatilidad a la hora de tratar con conjuntos de datos. </w:t>
      </w:r>
    </w:p>
    <w:p w14:paraId="507050C3" w14:textId="77777777" w:rsidR="006473AD" w:rsidRDefault="006473AD">
      <w:pPr>
        <w:pStyle w:val="UBUcuerpoTrabajo"/>
      </w:pPr>
    </w:p>
    <w:p w14:paraId="77FC3077" w14:textId="46F56D56" w:rsidR="006473AD" w:rsidRDefault="006473AD">
      <w:pPr>
        <w:pStyle w:val="UBUcuerpoTrabajo"/>
      </w:pPr>
      <w:r>
        <w:t xml:space="preserve"> </w:t>
      </w:r>
    </w:p>
    <w:p w14:paraId="71992509" w14:textId="50DBB72A" w:rsidR="00593C62" w:rsidRPr="0014601D" w:rsidRDefault="00593C62">
      <w:pPr>
        <w:pStyle w:val="UBUcuerpoTrabajo"/>
      </w:pPr>
      <w:r w:rsidRPr="0014601D">
        <w:t xml:space="preserve">Motivación. </w:t>
      </w:r>
    </w:p>
    <w:p w14:paraId="180EA20C" w14:textId="5A62A65D" w:rsidR="00E7060E" w:rsidRPr="00E7060E" w:rsidRDefault="00E7060E">
      <w:pPr>
        <w:pStyle w:val="UBUcuerpoTrabajo"/>
      </w:pPr>
      <w:r>
        <w:t>Hay mucho desarrollo y f</w:t>
      </w:r>
      <w:r w:rsidRPr="00E7060E">
        <w:t>acilita el analisis de d</w:t>
      </w:r>
      <w:r>
        <w:t>atos</w:t>
      </w:r>
    </w:p>
    <w:p w14:paraId="46200A2D" w14:textId="7FD71E7B" w:rsidR="00593C62" w:rsidRDefault="00593C62">
      <w:pPr>
        <w:pStyle w:val="UBUcuerpoTrabajo"/>
      </w:pPr>
    </w:p>
    <w:p w14:paraId="7AB9461F" w14:textId="30C413C4" w:rsidR="006473AD" w:rsidRDefault="006473AD">
      <w:pPr>
        <w:pStyle w:val="UBUcuerpoTrabajo"/>
      </w:pPr>
    </w:p>
    <w:p w14:paraId="47B27778" w14:textId="0256B4E2" w:rsidR="00146CC7" w:rsidRPr="006473AD" w:rsidRDefault="00146CC7" w:rsidP="00F2361D">
      <w:pPr>
        <w:pStyle w:val="Ttulo3"/>
      </w:pPr>
      <w:r w:rsidRPr="006473AD">
        <w:t>Jupyter Notebooks.</w:t>
      </w:r>
    </w:p>
    <w:p w14:paraId="7128E0D3" w14:textId="5D3F631A" w:rsidR="004B0BCF" w:rsidRDefault="006473AD" w:rsidP="008D56E2">
      <w:r w:rsidRPr="008D56E2">
        <w:t xml:space="preserve">Jupyter es un IDE </w:t>
      </w:r>
      <w:r w:rsidRPr="008D56E2">
        <w:t xml:space="preserve">(Integrated Development Environment) </w:t>
      </w:r>
      <w:r w:rsidRPr="008D56E2">
        <w:t>basado en web que p</w:t>
      </w:r>
      <w:r w:rsidRPr="008D56E2">
        <w:t xml:space="preserve">ermite organizar </w:t>
      </w:r>
      <w:r w:rsidR="00283649" w:rsidRPr="008D56E2">
        <w:t xml:space="preserve">el código en </w:t>
      </w:r>
      <w:r w:rsidRPr="008D56E2">
        <w:t>notebooks</w:t>
      </w:r>
      <w:r w:rsidR="004B0BCF" w:rsidRPr="008D56E2">
        <w:t xml:space="preserve">. </w:t>
      </w:r>
      <w:r w:rsidR="00283649" w:rsidRPr="008D56E2">
        <w:t>Soporta Python y s</w:t>
      </w:r>
      <w:r w:rsidR="004B0BCF" w:rsidRPr="008D56E2">
        <w:t xml:space="preserve">u característica más importante es su diseño basado en celdas que permite outputs de código, HTML, gráficos, imágenes o incluso LaTeX. </w:t>
      </w:r>
      <w:r w:rsidR="00283649" w:rsidRPr="008D56E2">
        <w:t xml:space="preserve">El diseño modular </w:t>
      </w:r>
      <w:r w:rsidR="00283649" w:rsidRPr="008D56E2">
        <w:t>hace posible crear flujos de trabajo con una alta personalización.</w:t>
      </w:r>
    </w:p>
    <w:p w14:paraId="63C9CC03" w14:textId="77777777" w:rsidR="002E0474" w:rsidRPr="008D56E2" w:rsidRDefault="002E0474" w:rsidP="008D56E2"/>
    <w:p w14:paraId="05E0007E" w14:textId="261DB898" w:rsidR="006473AD" w:rsidRPr="008D56E2" w:rsidRDefault="002E0474" w:rsidP="008D56E2">
      <w:r>
        <w:t xml:space="preserve">La </w:t>
      </w:r>
      <w:r w:rsidR="00283649" w:rsidRPr="008D56E2">
        <w:t xml:space="preserve">flexibilidad </w:t>
      </w:r>
      <w:r>
        <w:t>que otorga</w:t>
      </w:r>
      <w:r w:rsidR="00283649" w:rsidRPr="008D56E2">
        <w:t xml:space="preserve"> Jupyter Notebooks</w:t>
      </w:r>
      <w:r w:rsidR="006473AD" w:rsidRPr="008D56E2">
        <w:t xml:space="preserve"> </w:t>
      </w:r>
      <w:r>
        <w:t xml:space="preserve">y el hecho de que esta </w:t>
      </w:r>
      <w:r w:rsidR="006473AD" w:rsidRPr="008D56E2">
        <w:t>ha sido una herramienta usada en numerosas asignaturas del grado</w:t>
      </w:r>
      <w:r>
        <w:t xml:space="preserve"> fue lo que hizo que se descartasen otras opciones como PyCharm. </w:t>
      </w:r>
    </w:p>
    <w:p w14:paraId="61F440F2" w14:textId="77777777" w:rsidR="00146CC7" w:rsidRPr="008D56E2" w:rsidRDefault="00146CC7" w:rsidP="008D56E2"/>
    <w:p w14:paraId="546072B6" w14:textId="036566C2" w:rsidR="00545D93" w:rsidRPr="007C0F1A" w:rsidRDefault="00F2361D" w:rsidP="00F2361D">
      <w:pPr>
        <w:pStyle w:val="Ttulo2"/>
      </w:pPr>
      <w:r w:rsidRPr="007C0F1A">
        <w:t xml:space="preserve">4.3 </w:t>
      </w:r>
      <w:r w:rsidR="00545D93" w:rsidRPr="007C0F1A">
        <w:t>Librerias</w:t>
      </w:r>
      <w:r w:rsidR="00C2429F" w:rsidRPr="007C0F1A">
        <w:t xml:space="preserve"> </w:t>
      </w:r>
    </w:p>
    <w:p w14:paraId="1C918FD2" w14:textId="491D5B3A" w:rsidR="008D56E2" w:rsidRPr="007C0F1A" w:rsidRDefault="008D56E2" w:rsidP="003D5954">
      <w:pPr>
        <w:pStyle w:val="Ttulo3"/>
      </w:pPr>
      <w:r w:rsidRPr="007C0F1A">
        <w:t>Plotly</w:t>
      </w:r>
    </w:p>
    <w:p w14:paraId="4269BD5D" w14:textId="67995A2E" w:rsidR="008D56E2" w:rsidRDefault="008D56E2" w:rsidP="008D56E2">
      <w:r>
        <w:t>Librería gratuita y de código abierto caracterizada por su accesibilidad</w:t>
      </w:r>
      <w:r w:rsidR="007C0F1A">
        <w:t xml:space="preserve">. Se ha hecho uso de </w:t>
      </w:r>
      <w:r w:rsidR="00D538D5">
        <w:t>multitud de herramientas que permiten visualizar grandes conjuntos de datos de forma visualmente atractiva</w:t>
      </w:r>
      <w:r w:rsidR="007C0F1A">
        <w:t xml:space="preserve"> para crear gráficos</w:t>
      </w:r>
      <w:r w:rsidR="00D538D5">
        <w:t xml:space="preserve">. </w:t>
      </w:r>
    </w:p>
    <w:p w14:paraId="2D6C657E" w14:textId="3339E153" w:rsidR="00D538D5" w:rsidRDefault="00D538D5" w:rsidP="008D56E2"/>
    <w:p w14:paraId="4E8608DD" w14:textId="7D053E49" w:rsidR="00D538D5" w:rsidRPr="008D56E2" w:rsidRDefault="00D538D5" w:rsidP="00D538D5">
      <w:pPr>
        <w:pStyle w:val="Ttulo3"/>
      </w:pPr>
      <w:r>
        <w:t>Dash</w:t>
      </w:r>
    </w:p>
    <w:p w14:paraId="05E1A2CE" w14:textId="6F2D5A39" w:rsidR="00D538D5" w:rsidRDefault="00D538D5" w:rsidP="008D56E2">
      <w:r>
        <w:t>Dash es un framework de Python</w:t>
      </w:r>
      <w:r w:rsidR="00C50824">
        <w:t xml:space="preserve">. Su </w:t>
      </w:r>
      <w:r>
        <w:t>aplicación original es crear aplicaciones web</w:t>
      </w:r>
      <w:r w:rsidR="00C50824">
        <w:t xml:space="preserve">, pero su amplia versatilidad ha permitido </w:t>
      </w:r>
      <w:r w:rsidR="007C0F1A">
        <w:t xml:space="preserve">Su amplia versatilidad permite </w:t>
      </w:r>
      <w:r>
        <w:t xml:space="preserve"> pero su versatilidad y </w:t>
      </w:r>
    </w:p>
    <w:p w14:paraId="1EB07429" w14:textId="7DCA64C5" w:rsidR="008D56E2" w:rsidRPr="008D56E2" w:rsidRDefault="00D538D5" w:rsidP="008D56E2">
      <w:r>
        <w:t xml:space="preserve">Una de las grandes ventajas de Dash es que se puede renderizar directamente en el navegador.   </w:t>
      </w:r>
    </w:p>
    <w:p w14:paraId="2B6889B0" w14:textId="62CE1B89" w:rsidR="008D56E2" w:rsidRDefault="002E0474" w:rsidP="008D56E2">
      <w:r>
        <w:t>Boostrap</w:t>
      </w:r>
    </w:p>
    <w:p w14:paraId="0B12ADDF" w14:textId="4CFD68CE" w:rsidR="002E0474" w:rsidRDefault="002E0474" w:rsidP="008D56E2">
      <w:r>
        <w:t>Basado en plotly</w:t>
      </w:r>
    </w:p>
    <w:p w14:paraId="30AA895E" w14:textId="7FB29D81" w:rsidR="002E0474" w:rsidRPr="008D56E2" w:rsidRDefault="002E0474" w:rsidP="008D56E2">
      <w:r>
        <w:t>openzource</w:t>
      </w:r>
    </w:p>
    <w:p w14:paraId="175742CD" w14:textId="09AA7624" w:rsidR="003D5954" w:rsidRPr="008D56E2" w:rsidRDefault="003D5954">
      <w:pPr>
        <w:pStyle w:val="UBUcuerpoTrabajo"/>
      </w:pPr>
    </w:p>
    <w:p w14:paraId="6B82E804" w14:textId="77777777" w:rsidR="003D5954" w:rsidRPr="008D56E2" w:rsidRDefault="003D5954">
      <w:pPr>
        <w:pStyle w:val="UBUcuerpoTrabajo"/>
      </w:pPr>
    </w:p>
    <w:p w14:paraId="67F1D9A2" w14:textId="3A955ED3" w:rsidR="00593C62" w:rsidRPr="0021294B" w:rsidRDefault="00593C62">
      <w:pPr>
        <w:pStyle w:val="UBUcuerpoTrabajo"/>
        <w:rPr>
          <w:lang w:val="en-GB"/>
        </w:rPr>
      </w:pPr>
      <w:r w:rsidRPr="0021294B">
        <w:rPr>
          <w:lang w:val="en-GB"/>
        </w:rPr>
        <w:t>Plotly.</w:t>
      </w:r>
    </w:p>
    <w:p w14:paraId="0F639282" w14:textId="73CD8D9B" w:rsidR="00593C62" w:rsidRPr="0014601D" w:rsidRDefault="00593C62">
      <w:pPr>
        <w:pStyle w:val="UBUcuerpoTrabajo"/>
      </w:pPr>
      <w:r w:rsidRPr="0014601D">
        <w:t>Dash.</w:t>
      </w:r>
    </w:p>
    <w:p w14:paraId="2FBE7516" w14:textId="6AF19486" w:rsidR="00E7060E" w:rsidRPr="00E7060E" w:rsidRDefault="00E7060E">
      <w:pPr>
        <w:pStyle w:val="UBUcuerpoTrabajo"/>
      </w:pPr>
      <w:r w:rsidRPr="00E7060E">
        <w:t xml:space="preserve">Dash es mas flexible. + </w:t>
      </w:r>
      <w:r>
        <w:t xml:space="preserve">opciones de botones, gráficos que se salen de lo normal. </w:t>
      </w:r>
    </w:p>
    <w:p w14:paraId="28CE8C3C" w14:textId="16E69D9D" w:rsidR="00593C62" w:rsidRPr="00E7060E" w:rsidRDefault="00593C62">
      <w:pPr>
        <w:pStyle w:val="UBUcuerpoTrabajo"/>
      </w:pPr>
    </w:p>
    <w:p w14:paraId="283942EA" w14:textId="5E132D8B" w:rsidR="00593C62" w:rsidRPr="00593C62" w:rsidRDefault="00593C62">
      <w:pPr>
        <w:pStyle w:val="UBUcuerpoTrabajo"/>
        <w:rPr>
          <w:lang w:val="en-GB"/>
        </w:rPr>
      </w:pPr>
      <w:r w:rsidRPr="00593C62">
        <w:rPr>
          <w:lang w:val="en-GB"/>
        </w:rPr>
        <w:t xml:space="preserve">Alternativas. </w:t>
      </w:r>
    </w:p>
    <w:p w14:paraId="20C71187" w14:textId="46828BE6" w:rsidR="00593C62" w:rsidRPr="00593C62" w:rsidRDefault="00593C62">
      <w:pPr>
        <w:pStyle w:val="UBUcuerpoTrabajo"/>
        <w:rPr>
          <w:lang w:val="en-GB"/>
        </w:rPr>
      </w:pPr>
      <w:r w:rsidRPr="00593C62">
        <w:rPr>
          <w:lang w:val="en-GB"/>
        </w:rPr>
        <w:t xml:space="preserve">Streamlit, Voila, Panel. </w:t>
      </w:r>
    </w:p>
    <w:p w14:paraId="682E923E" w14:textId="77777777" w:rsidR="00C2429F" w:rsidRPr="00593C62" w:rsidRDefault="00C2429F">
      <w:pPr>
        <w:pStyle w:val="UBUcuerpoTrabajo"/>
        <w:rPr>
          <w:lang w:val="en-GB"/>
        </w:rPr>
      </w:pPr>
    </w:p>
    <w:p w14:paraId="484774F6" w14:textId="6B20B521" w:rsidR="00545D93" w:rsidRPr="0014601D" w:rsidRDefault="00F2361D" w:rsidP="00F2361D">
      <w:pPr>
        <w:pStyle w:val="Ttulo3"/>
        <w:rPr>
          <w:lang w:val="en-GB"/>
        </w:rPr>
      </w:pPr>
      <w:r>
        <w:rPr>
          <w:lang w:val="en-GB"/>
        </w:rPr>
        <w:lastRenderedPageBreak/>
        <w:t xml:space="preserve">4.4 </w:t>
      </w:r>
      <w:r w:rsidR="00545D93" w:rsidRPr="0014601D">
        <w:rPr>
          <w:lang w:val="en-GB"/>
        </w:rPr>
        <w:t xml:space="preserve">Despliegue. </w:t>
      </w:r>
    </w:p>
    <w:p w14:paraId="61860D97" w14:textId="789956F5" w:rsidR="00C2429F" w:rsidRDefault="00C2429F" w:rsidP="00E673AD">
      <w:pPr>
        <w:pStyle w:val="Ttulo3"/>
      </w:pPr>
      <w:r>
        <w:t>Heroku</w:t>
      </w:r>
    </w:p>
    <w:p w14:paraId="3090EE3F" w14:textId="77777777" w:rsidR="00C2429F" w:rsidRDefault="00C2429F">
      <w:pPr>
        <w:pStyle w:val="UBUcuerpoTrabajo"/>
      </w:pPr>
    </w:p>
    <w:p w14:paraId="53D296C7" w14:textId="4196BE24" w:rsidR="00C2429F" w:rsidRPr="00F2361D" w:rsidRDefault="00F2361D" w:rsidP="00F2361D">
      <w:pPr>
        <w:pStyle w:val="Ttulo3"/>
      </w:pPr>
      <w:r w:rsidRPr="00F2361D">
        <w:t xml:space="preserve">4.5 </w:t>
      </w:r>
      <w:r w:rsidR="00C2429F" w:rsidRPr="00F2361D">
        <w:t>D</w:t>
      </w:r>
      <w:r w:rsidR="00545D93" w:rsidRPr="00F2361D">
        <w:t xml:space="preserve">ocumentación. </w:t>
      </w:r>
    </w:p>
    <w:p w14:paraId="26D4415F" w14:textId="5A50EB86" w:rsidR="00C2429F" w:rsidRDefault="00C2429F" w:rsidP="00C2429F">
      <w:pPr>
        <w:pStyle w:val="UBUcuerpoTrabajo"/>
      </w:pPr>
      <w:r>
        <w:t>Zotero.</w:t>
      </w:r>
    </w:p>
    <w:p w14:paraId="1678A6BE" w14:textId="32D6E914" w:rsidR="00E7060E" w:rsidRDefault="007C0F1A" w:rsidP="00E7060E">
      <w:pPr>
        <w:pStyle w:val="UBUcuerpoTrabajo"/>
        <w:ind w:firstLine="0"/>
      </w:pPr>
      <w:r>
        <w:t>Gest</w:t>
      </w:r>
      <w:r>
        <w:t>or</w:t>
      </w:r>
      <w:r>
        <w:t xml:space="preserve"> de referencias bibliográficas. –</w:t>
      </w:r>
    </w:p>
    <w:p w14:paraId="73347B2E" w14:textId="3F6685FA" w:rsidR="00593C62" w:rsidRDefault="00593C62" w:rsidP="00C2429F">
      <w:pPr>
        <w:pStyle w:val="UBUcuerpoTrabajo"/>
      </w:pPr>
    </w:p>
    <w:p w14:paraId="5B2EA1CF" w14:textId="714774E9" w:rsidR="00593C62" w:rsidRDefault="00593C62" w:rsidP="00C2429F">
      <w:pPr>
        <w:pStyle w:val="UBUcuerpoTrabajo"/>
      </w:pPr>
      <w:r>
        <w:t>Mendeley</w:t>
      </w:r>
    </w:p>
    <w:p w14:paraId="5D5D0CAC" w14:textId="55BC1067" w:rsidR="00E7060E" w:rsidRDefault="00E7060E" w:rsidP="00C2429F">
      <w:pPr>
        <w:pStyle w:val="UBUcuerpoTrabajo"/>
      </w:pPr>
    </w:p>
    <w:p w14:paraId="2ACE2B2B" w14:textId="10AFBCDD" w:rsidR="00E7060E" w:rsidRDefault="002E0474" w:rsidP="00C2429F">
      <w:pPr>
        <w:pStyle w:val="UBUcuerpoTrabajo"/>
      </w:pPr>
      <w:r>
        <w:t xml:space="preserve">Microsoft </w:t>
      </w:r>
      <w:r w:rsidR="00E7060E">
        <w:t>Word.</w:t>
      </w:r>
    </w:p>
    <w:p w14:paraId="40ED26FA" w14:textId="77777777" w:rsidR="002E0474" w:rsidRDefault="002E0474" w:rsidP="00C2429F">
      <w:pPr>
        <w:pStyle w:val="UBUcuerpoTrabajo"/>
      </w:pPr>
    </w:p>
    <w:p w14:paraId="43A4E0B0" w14:textId="2F4229D8" w:rsidR="00E7060E" w:rsidRDefault="00E7060E" w:rsidP="00C2429F">
      <w:pPr>
        <w:pStyle w:val="UBUcuerpoTrabajo"/>
      </w:pPr>
      <w:r>
        <w:t xml:space="preserve">No se necesita aprender latex. Una curva de aprendizaje que no quería asumir. </w:t>
      </w:r>
    </w:p>
    <w:p w14:paraId="27653D83" w14:textId="37DCB2D4" w:rsidR="00545D93" w:rsidRDefault="00545D93">
      <w:pPr>
        <w:pStyle w:val="UBUcuerpoTrabajo"/>
      </w:pPr>
    </w:p>
    <w:sectPr w:rsidR="00545D93">
      <w:footerReference w:type="default" r:id="rId8"/>
      <w:endnotePr>
        <w:numFmt w:val="decimal"/>
      </w:endnotePr>
      <w:pgSz w:w="11906" w:h="16838"/>
      <w:pgMar w:top="567" w:right="850" w:bottom="1416" w:left="1701" w:header="720" w:footer="85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1B653B2" w14:textId="77777777" w:rsidR="00BB5B92" w:rsidRDefault="00BB5B92" w:rsidP="008D56E2">
      <w:r>
        <w:separator/>
      </w:r>
    </w:p>
  </w:endnote>
  <w:endnote w:type="continuationSeparator" w:id="0">
    <w:p w14:paraId="079176BF" w14:textId="77777777" w:rsidR="00BB5B92" w:rsidRDefault="00BB5B92" w:rsidP="008D56E2">
      <w:r>
        <w:continuationSeparator/>
      </w:r>
    </w:p>
  </w:endnote>
  <w:endnote w:id="1">
    <w:p w14:paraId="794F0B20" w14:textId="3E20BC99" w:rsidR="0021294B" w:rsidRPr="0021294B" w:rsidRDefault="0021294B" w:rsidP="008D56E2">
      <w:pPr>
        <w:pStyle w:val="Textonotaalfinal"/>
        <w:rPr>
          <w:lang w:val="en-GB"/>
        </w:rPr>
      </w:pPr>
      <w:r>
        <w:rPr>
          <w:rStyle w:val="Refdenotaalfinal"/>
        </w:rPr>
        <w:endnoteRef/>
      </w:r>
      <w:r w:rsidRPr="0021294B">
        <w:rPr>
          <w:lang w:val="en-GB"/>
        </w:rPr>
        <w:t xml:space="preserve"> </w:t>
      </w:r>
      <w:r>
        <w:fldChar w:fldCharType="begin"/>
      </w:r>
      <w:r w:rsidRPr="0021294B">
        <w:rPr>
          <w:lang w:val="en-GB"/>
        </w:rPr>
        <w:instrText xml:space="preserve"> ADDIN ZOTERO_ITEM CSL_CITATION {"citationID":"REcvLJuE","properties":{"formattedCitation":"\\uc0\\u8216{}Pomofocus\\uc0\\u8217{} &lt;https://pomofocus.io&gt; [accessed 27 April 2022].","plainCitation":"‘Pomofocus’ &lt;https://pomofocus.io&gt; [accessed 27 April 2022].","noteIndex":1},"citationItems":[{"id":16,"uris":["http://zotero.org/users/local/k28YpyzE/items/SBKWX9X3"],"itemData":{"id":16,"type":"webpage","abstract":"A simple Pomodoro Timer app that works on a desktop &amp; mobile browser. Pomofucus will help you manage your time and let you focus on any tasks such as study, writing, or coding.","language":"en","title":"Pomofocus","URL":"https://pomofocus.io","accessed":{"date-parts":[["2022",4,27]]}}}],"schema":"https://github.com/citation-style-language/schema/raw/master/csl-citation.json"} </w:instrText>
      </w:r>
      <w:r>
        <w:fldChar w:fldCharType="separate"/>
      </w:r>
      <w:r w:rsidRPr="0021294B">
        <w:rPr>
          <w:rFonts w:cs="Times New Roman"/>
          <w:szCs w:val="24"/>
          <w:lang w:val="en-GB"/>
        </w:rPr>
        <w:t>‘Pomofocus’ &lt;https://pomofocus.io&gt; [accessed 27 April 2022].</w:t>
      </w:r>
      <w:r>
        <w:fldChar w:fldCharType="end"/>
      </w:r>
    </w:p>
    <w:p w14:paraId="08F003FD" w14:textId="77777777" w:rsidR="0021294B" w:rsidRPr="0021294B" w:rsidRDefault="0021294B" w:rsidP="008D56E2">
      <w:pPr>
        <w:pStyle w:val="Textonotaalfinal"/>
        <w:rPr>
          <w:lang w:val="en-GB"/>
        </w:rPr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Liberation Serif">
    <w:altName w:val="Times New Roman"/>
    <w:charset w:val="00"/>
    <w:family w:val="roman"/>
    <w:pitch w:val="variable"/>
  </w:font>
  <w:font w:name="Droid Sans">
    <w:altName w:val="Segoe UI"/>
    <w:charset w:val="00"/>
    <w:family w:val="auto"/>
    <w:pitch w:val="variable"/>
  </w:font>
  <w:font w:name="Lohit Hindi">
    <w:altName w:val="Calibri"/>
    <w:charset w:val="00"/>
    <w:family w:val="auto"/>
    <w:pitch w:val="variable"/>
  </w:font>
  <w:font w:name="Liberation Sans">
    <w:altName w:val="Arial"/>
    <w:charset w:val="00"/>
    <w:family w:val="swiss"/>
    <w:pitch w:val="variable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0CF1A9" w14:textId="72290382" w:rsidR="00CC6DAF" w:rsidRDefault="007C664B">
    <w:pPr>
      <w:pStyle w:val="Piedepgina"/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4A92B967" wp14:editId="79DF8E70">
              <wp:simplePos x="0" y="0"/>
              <wp:positionH relativeFrom="column">
                <wp:posOffset>-3020658</wp:posOffset>
              </wp:positionH>
              <wp:positionV relativeFrom="paragraph">
                <wp:posOffset>14422401</wp:posOffset>
              </wp:positionV>
              <wp:extent cx="11972520" cy="1530720"/>
              <wp:effectExtent l="3182550" t="0" r="3154380" b="0"/>
              <wp:wrapNone/>
              <wp:docPr id="1" name="Cuadro de texto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 rot="3313200">
                        <a:off x="0" y="0"/>
                        <a:ext cx="11972520" cy="153072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42FDAE6E" w14:textId="77777777" w:rsidR="00CC6DAF" w:rsidRDefault="007C664B" w:rsidP="008D56E2">
                          <w:r>
                            <w:t>Borrador</w:t>
                          </w:r>
                        </w:p>
                      </w:txbxContent>
                    </wps:txbx>
                    <wps:bodyPr vert="horz" wrap="none" lIns="90000" tIns="45000" rIns="90000" bIns="45000" anchor="ctr" anchorCtr="0" compatLnSpc="0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4A92B967" id="_x0000_t202" coordsize="21600,21600" o:spt="202" path="m,l,21600r21600,l21600,xe">
              <v:stroke joinstyle="miter"/>
              <v:path gradientshapeok="t" o:connecttype="rect"/>
            </v:shapetype>
            <v:shape id="Cuadro de texto 1" o:spid="_x0000_s1026" type="#_x0000_t202" style="position:absolute;margin-left:-237.85pt;margin-top:1135.6pt;width:942.7pt;height:120.55pt;rotation:3618898fd;z-index:25165926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" filled="f" stroked="f">
              <v:textbox inset="2.5mm,1.25mm,2.5mm,1.25mm">
                <w:txbxContent>
                  <w:p w14:paraId="42FDAE6E" w14:textId="77777777" w:rsidR="00CC6DAF" w:rsidRDefault="007C664B" w:rsidP="008D56E2">
                    <w:r>
                      <w:t>Borrador</w:t>
                    </w:r>
                  </w:p>
                </w:txbxContent>
              </v:textbox>
            </v:shape>
          </w:pict>
        </mc:Fallback>
      </mc:AlternateContent>
    </w:r>
    <w:fldSimple w:instr=" FILENAME ">
      <w:r>
        <w:t>4_TecnicasHerramientas.</w:t>
      </w:r>
      <w:r w:rsidR="00E7060E">
        <w:t>docx</w:t>
      </w:r>
    </w:fldSimple>
    <w:r>
      <w:t xml:space="preserve"> v.</w:t>
    </w:r>
    <w:r w:rsidR="00E0275C">
      <w:t>3</w:t>
    </w:r>
    <w:r>
      <w:t xml:space="preserve"> </w:t>
    </w:r>
    <w:fldSimple w:instr=" TITLE "/>
    <w:r>
      <w:fldChar w:fldCharType="begin"/>
    </w:r>
    <w:r>
      <w:instrText xml:space="preserve"> SAVEDATE \@ "dd'/'MMM'/'yy" </w:instrText>
    </w:r>
    <w:r>
      <w:fldChar w:fldCharType="separate"/>
    </w:r>
    <w:r w:rsidR="0021294B">
      <w:rPr>
        <w:noProof/>
      </w:rPr>
      <w:t>27/abr.22</w:t>
    </w:r>
    <w:r>
      <w:fldChar w:fldCharType="end"/>
    </w:r>
    <w:r>
      <w:tab/>
    </w:r>
    <w:r>
      <w:tab/>
    </w:r>
    <w:r>
      <w:fldChar w:fldCharType="begin"/>
    </w:r>
    <w:r>
      <w:instrText xml:space="preserve"> PAGE </w:instrText>
    </w:r>
    <w:r>
      <w:fldChar w:fldCharType="separate"/>
    </w:r>
    <w:r>
      <w:t>1</w:t>
    </w:r>
    <w:r>
      <w:fldChar w:fldCharType="end"/>
    </w:r>
    <w:r>
      <w:t>/</w:t>
    </w:r>
    <w:fldSimple w:instr=" NUMPAGES ">
      <w:r>
        <w:t>1</w:t>
      </w:r>
    </w:fldSimple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054C76E" w14:textId="77777777" w:rsidR="00BB5B92" w:rsidRDefault="00BB5B92" w:rsidP="008D56E2">
      <w:r>
        <w:separator/>
      </w:r>
    </w:p>
  </w:footnote>
  <w:footnote w:type="continuationSeparator" w:id="0">
    <w:p w14:paraId="5F0CCB40" w14:textId="77777777" w:rsidR="00BB5B92" w:rsidRDefault="00BB5B92" w:rsidP="008D56E2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C345156"/>
    <w:multiLevelType w:val="hybridMultilevel"/>
    <w:tmpl w:val="0F9E6A1A"/>
    <w:lvl w:ilvl="0" w:tplc="0C0A0001">
      <w:start w:val="1"/>
      <w:numFmt w:val="bullet"/>
      <w:lvlText w:val=""/>
      <w:lvlJc w:val="left"/>
      <w:pPr>
        <w:ind w:left="1003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723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443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163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883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603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323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043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763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09"/>
  <w:autoHyphenation/>
  <w:hyphenationZone w:val="425"/>
  <w:characterSpacingControl w:val="doNotCompress"/>
  <w:footnotePr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04B4F"/>
    <w:rsid w:val="00021BBE"/>
    <w:rsid w:val="001271B7"/>
    <w:rsid w:val="0014601D"/>
    <w:rsid w:val="00146CC7"/>
    <w:rsid w:val="00157815"/>
    <w:rsid w:val="0017768A"/>
    <w:rsid w:val="0021294B"/>
    <w:rsid w:val="00283649"/>
    <w:rsid w:val="002B43D1"/>
    <w:rsid w:val="002E0474"/>
    <w:rsid w:val="00304805"/>
    <w:rsid w:val="0038267B"/>
    <w:rsid w:val="003C06A3"/>
    <w:rsid w:val="003D5954"/>
    <w:rsid w:val="0041568B"/>
    <w:rsid w:val="00475060"/>
    <w:rsid w:val="004B0BCF"/>
    <w:rsid w:val="004B6BB7"/>
    <w:rsid w:val="00545D93"/>
    <w:rsid w:val="00593C62"/>
    <w:rsid w:val="00610FF1"/>
    <w:rsid w:val="00611FE0"/>
    <w:rsid w:val="006473AD"/>
    <w:rsid w:val="0079759C"/>
    <w:rsid w:val="007C0F1A"/>
    <w:rsid w:val="007C664B"/>
    <w:rsid w:val="008D56E2"/>
    <w:rsid w:val="009C0F97"/>
    <w:rsid w:val="00A04B4F"/>
    <w:rsid w:val="00A67024"/>
    <w:rsid w:val="00AD593F"/>
    <w:rsid w:val="00BB5B92"/>
    <w:rsid w:val="00BF778F"/>
    <w:rsid w:val="00C2429F"/>
    <w:rsid w:val="00C50824"/>
    <w:rsid w:val="00C80EED"/>
    <w:rsid w:val="00D538D5"/>
    <w:rsid w:val="00E0275C"/>
    <w:rsid w:val="00E60ED5"/>
    <w:rsid w:val="00E673AD"/>
    <w:rsid w:val="00E7060E"/>
    <w:rsid w:val="00F2361D"/>
    <w:rsid w:val="00F809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D9E5794"/>
  <w15:docId w15:val="{55B3151C-6468-4385-8D0B-A21D8766A12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Liberation Serif" w:eastAsia="Droid Sans" w:hAnsi="Liberation Serif" w:cs="Lohit Hindi"/>
        <w:kern w:val="3"/>
        <w:sz w:val="24"/>
        <w:szCs w:val="24"/>
        <w:lang w:val="es-ES" w:eastAsia="zh-CN" w:bidi="hi-IN"/>
      </w:rPr>
    </w:rPrDefault>
    <w:pPrDefault>
      <w:pPr>
        <w:widowControl w:val="0"/>
        <w:suppressAutoHyphens/>
        <w:autoSpaceDN w:val="0"/>
        <w:textAlignment w:val="baseline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D56E2"/>
    <w:pPr>
      <w:ind w:firstLine="283"/>
    </w:pPr>
  </w:style>
  <w:style w:type="paragraph" w:styleId="Ttulo1">
    <w:name w:val="heading 1"/>
    <w:basedOn w:val="Heading"/>
    <w:next w:val="UBUcuerpoTrabajo"/>
    <w:uiPriority w:val="9"/>
    <w:qFormat/>
    <w:pPr>
      <w:spacing w:before="238" w:after="119"/>
      <w:outlineLvl w:val="0"/>
    </w:pPr>
    <w:rPr>
      <w:b/>
      <w:bCs/>
    </w:rPr>
  </w:style>
  <w:style w:type="paragraph" w:styleId="Ttulo2">
    <w:name w:val="heading 2"/>
    <w:basedOn w:val="Heading"/>
    <w:next w:val="Textbody"/>
    <w:uiPriority w:val="9"/>
    <w:unhideWhenUsed/>
    <w:qFormat/>
    <w:pPr>
      <w:outlineLvl w:val="1"/>
    </w:pPr>
    <w:rPr>
      <w:b/>
      <w:bCs/>
      <w:i/>
      <w:iCs/>
    </w:rPr>
  </w:style>
  <w:style w:type="paragraph" w:styleId="Ttulo3">
    <w:name w:val="heading 3"/>
    <w:basedOn w:val="Heading"/>
    <w:next w:val="Textbody"/>
    <w:uiPriority w:val="9"/>
    <w:unhideWhenUsed/>
    <w:qFormat/>
    <w:pPr>
      <w:outlineLvl w:val="2"/>
    </w:pPr>
    <w:rPr>
      <w:b/>
      <w:bCs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Standard">
    <w:name w:val="Standard"/>
  </w:style>
  <w:style w:type="paragraph" w:customStyle="1" w:styleId="Heading">
    <w:name w:val="Heading"/>
    <w:basedOn w:val="Standard"/>
    <w:next w:val="Textbody"/>
    <w:pPr>
      <w:keepNext/>
      <w:spacing w:before="240" w:after="120"/>
    </w:pPr>
    <w:rPr>
      <w:rFonts w:ascii="Liberation Sans" w:hAnsi="Liberation Sans"/>
      <w:sz w:val="28"/>
      <w:szCs w:val="28"/>
    </w:rPr>
  </w:style>
  <w:style w:type="paragraph" w:customStyle="1" w:styleId="Textbody">
    <w:name w:val="Text body"/>
    <w:basedOn w:val="Standard"/>
    <w:pPr>
      <w:spacing w:after="120"/>
    </w:pPr>
  </w:style>
  <w:style w:type="paragraph" w:styleId="Lista">
    <w:name w:val="List"/>
    <w:basedOn w:val="Textbody"/>
  </w:style>
  <w:style w:type="paragraph" w:styleId="Descripcin">
    <w:name w:val="caption"/>
    <w:basedOn w:val="Standard"/>
    <w:pPr>
      <w:suppressLineNumbers/>
      <w:spacing w:before="120" w:after="120"/>
    </w:pPr>
    <w:rPr>
      <w:i/>
      <w:iCs/>
    </w:rPr>
  </w:style>
  <w:style w:type="paragraph" w:customStyle="1" w:styleId="Index">
    <w:name w:val="Index"/>
    <w:basedOn w:val="Standard"/>
    <w:pPr>
      <w:suppressLineNumbers/>
    </w:pPr>
  </w:style>
  <w:style w:type="paragraph" w:customStyle="1" w:styleId="UBUcuerpoTrabajo">
    <w:name w:val="UBUcuerpoTrabajo"/>
    <w:basedOn w:val="Textbody"/>
    <w:pPr>
      <w:spacing w:after="0"/>
      <w:ind w:firstLine="283"/>
    </w:pPr>
  </w:style>
  <w:style w:type="paragraph" w:styleId="Piedepgina">
    <w:name w:val="footer"/>
    <w:basedOn w:val="Standard"/>
    <w:pPr>
      <w:suppressLineNumbers/>
      <w:tabs>
        <w:tab w:val="center" w:pos="4819"/>
        <w:tab w:val="right" w:pos="9638"/>
      </w:tabs>
    </w:pPr>
  </w:style>
  <w:style w:type="paragraph" w:customStyle="1" w:styleId="TableContents">
    <w:name w:val="Table Contents"/>
    <w:basedOn w:val="Standard"/>
    <w:pPr>
      <w:suppressLineNumbers/>
    </w:pPr>
  </w:style>
  <w:style w:type="paragraph" w:customStyle="1" w:styleId="Footnote">
    <w:name w:val="Footnote"/>
    <w:basedOn w:val="Standard"/>
    <w:pPr>
      <w:suppressLineNumbers/>
      <w:ind w:left="283" w:hanging="283"/>
    </w:pPr>
    <w:rPr>
      <w:sz w:val="20"/>
      <w:szCs w:val="20"/>
    </w:rPr>
  </w:style>
  <w:style w:type="paragraph" w:customStyle="1" w:styleId="Table">
    <w:name w:val="Table"/>
    <w:basedOn w:val="Descripcin"/>
  </w:style>
  <w:style w:type="character" w:customStyle="1" w:styleId="FootnoteSymbol">
    <w:name w:val="Footnote Symbol"/>
  </w:style>
  <w:style w:type="character" w:customStyle="1" w:styleId="Footnoteanchor">
    <w:name w:val="Footnote anchor"/>
    <w:rPr>
      <w:position w:val="0"/>
      <w:vertAlign w:val="superscript"/>
    </w:rPr>
  </w:style>
  <w:style w:type="character" w:styleId="Refdenotaalpie">
    <w:name w:val="footnote reference"/>
    <w:basedOn w:val="Fuentedeprrafopredeter"/>
    <w:uiPriority w:val="99"/>
    <w:semiHidden/>
    <w:unhideWhenUsed/>
    <w:rPr>
      <w:vertAlign w:val="superscript"/>
    </w:rPr>
  </w:style>
  <w:style w:type="paragraph" w:styleId="Encabezado">
    <w:name w:val="header"/>
    <w:basedOn w:val="Normal"/>
    <w:link w:val="EncabezadoCar"/>
    <w:uiPriority w:val="99"/>
    <w:unhideWhenUsed/>
    <w:rsid w:val="00E7060E"/>
    <w:pPr>
      <w:tabs>
        <w:tab w:val="center" w:pos="4252"/>
        <w:tab w:val="right" w:pos="8504"/>
      </w:tabs>
    </w:pPr>
    <w:rPr>
      <w:rFonts w:cs="Mangal"/>
      <w:szCs w:val="21"/>
    </w:rPr>
  </w:style>
  <w:style w:type="character" w:customStyle="1" w:styleId="EncabezadoCar">
    <w:name w:val="Encabezado Car"/>
    <w:basedOn w:val="Fuentedeprrafopredeter"/>
    <w:link w:val="Encabezado"/>
    <w:uiPriority w:val="99"/>
    <w:rsid w:val="00E7060E"/>
    <w:rPr>
      <w:rFonts w:cs="Mangal"/>
      <w:szCs w:val="21"/>
    </w:rPr>
  </w:style>
  <w:style w:type="paragraph" w:styleId="Textonotaalfinal">
    <w:name w:val="endnote text"/>
    <w:basedOn w:val="Normal"/>
    <w:link w:val="TextonotaalfinalCar"/>
    <w:uiPriority w:val="99"/>
    <w:unhideWhenUsed/>
    <w:rsid w:val="009C0F97"/>
    <w:rPr>
      <w:rFonts w:cs="Mangal"/>
      <w:sz w:val="20"/>
      <w:szCs w:val="18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rsid w:val="009C0F97"/>
    <w:rPr>
      <w:rFonts w:cs="Mangal"/>
      <w:sz w:val="20"/>
      <w:szCs w:val="18"/>
    </w:rPr>
  </w:style>
  <w:style w:type="character" w:styleId="Refdenotaalfinal">
    <w:name w:val="endnote reference"/>
    <w:basedOn w:val="Fuentedeprrafopredeter"/>
    <w:uiPriority w:val="99"/>
    <w:semiHidden/>
    <w:unhideWhenUsed/>
    <w:rsid w:val="009C0F97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A748D8D-A014-4908-853B-82C97C0D9B9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47</TotalTime>
  <Pages>1</Pages>
  <Words>523</Words>
  <Characters>2879</Characters>
  <Application>Microsoft Office Word</Application>
  <DocSecurity>0</DocSecurity>
  <Lines>23</Lines>
  <Paragraphs>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pa </dc:creator>
  <cp:lastModifiedBy>alba</cp:lastModifiedBy>
  <cp:revision>23</cp:revision>
  <dcterms:created xsi:type="dcterms:W3CDTF">2022-04-26T17:46:00Z</dcterms:created>
  <dcterms:modified xsi:type="dcterms:W3CDTF">2022-04-28T03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4"&gt;&lt;session id="rVfhJ8Se"/&gt;&lt;style id="http://www.zotero.org/styles/modern-humanities-research-association" hasBibliography="1" bibliographyStyleHasBeenSet="0"/&gt;&lt;prefs&gt;&lt;pref name="fieldType" value="Field"/&gt;&lt;pref n</vt:lpwstr>
  </property>
  <property fmtid="{D5CDD505-2E9C-101B-9397-08002B2CF9AE}" pid="3" name="ZOTERO_PREF_2">
    <vt:lpwstr>ame="noteType" value="1"/&gt;&lt;/prefs&gt;&lt;/data&gt;</vt:lpwstr>
  </property>
</Properties>
</file>